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83CAF" w14:textId="77777777" w:rsidR="00327D69" w:rsidRPr="0080469A" w:rsidRDefault="004C531A">
      <w:pPr>
        <w:rPr>
          <w:b/>
        </w:rPr>
      </w:pPr>
      <w:r w:rsidRPr="0080469A">
        <w:rPr>
          <w:b/>
        </w:rPr>
        <w:t>Appendix S1. Heritability rules.</w:t>
      </w:r>
    </w:p>
    <w:p w14:paraId="310CDAD8" w14:textId="77777777" w:rsidR="004C531A" w:rsidRDefault="004C531A"/>
    <w:p w14:paraId="55345F11" w14:textId="77777777" w:rsidR="0038280C" w:rsidRDefault="004C531A">
      <w:pPr>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sidR="0038280C">
        <w:rPr>
          <w:rFonts w:cstheme="minorHAnsi"/>
        </w:rPr>
        <w:t>derived and presented</w:t>
      </w:r>
      <w:r w:rsidRPr="00496E2D">
        <w:rPr>
          <w:rFonts w:cstheme="minorHAnsi"/>
        </w:rPr>
        <w:t xml:space="preserve"> in </w:t>
      </w:r>
      <w:r w:rsidRPr="00496E2D">
        <w:rPr>
          <w:rFonts w:cstheme="minorHAnsi"/>
        </w:rPr>
        <w:fldChar w:fldCharType="begin"/>
      </w:r>
      <w:r w:rsidR="0080469A">
        <w:rPr>
          <w:rFonts w:cstheme="minorHAnsi"/>
        </w:rPr>
        <w:instrText xml:space="preserve"> ADDIN ZOTERO_ITEM CSL_CITATION {"citationID":"pxiad0Zs","properties":{"formattedCitation":"(1, 2)","plainCitation":"(1, 2)","noteIndex":0},"citationItems":[{"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rPr>
        <w:fldChar w:fldCharType="separate"/>
      </w:r>
      <w:bookmarkStart w:id="0" w:name="__Fieldmark__1414_3467020329"/>
      <w:bookmarkStart w:id="1" w:name="__Fieldmark__437_3467020329"/>
      <w:r w:rsidR="0080469A" w:rsidRPr="0080469A">
        <w:rPr>
          <w:rFonts w:ascii="Calibri" w:hAnsi="Calibri" w:cs="Calibri"/>
        </w:rPr>
        <w:t>(1, 2)</w:t>
      </w:r>
      <w:r w:rsidRPr="00496E2D">
        <w:rPr>
          <w:rFonts w:cstheme="minorHAnsi"/>
        </w:rPr>
        <w:fldChar w:fldCharType="end"/>
      </w:r>
      <w:bookmarkEnd w:id="0"/>
      <w:bookmarkEnd w:id="1"/>
      <w:r w:rsidRPr="00496E2D">
        <w:rPr>
          <w:rFonts w:cstheme="minorHAnsi"/>
        </w:rPr>
        <w:t xml:space="preserve"> with the change that we are not using here the weighted mean for the parental trait. </w:t>
      </w:r>
    </w:p>
    <w:p w14:paraId="552FFDC5" w14:textId="77777777" w:rsidR="004C531A" w:rsidRDefault="0038280C">
      <w:pPr>
        <w:rPr>
          <w:rFonts w:cstheme="minorHAnsi"/>
        </w:rPr>
      </w:pPr>
      <w:r>
        <w:rPr>
          <w:rFonts w:cstheme="minorHAnsi"/>
        </w:rPr>
        <w:t>If a birth event occurs in a GEM</w:t>
      </w:r>
      <w:r w:rsidR="004C531A"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004C531A" w:rsidRPr="00496E2D">
        <w:rPr>
          <w:rFonts w:cstheme="minorHAnsi"/>
        </w:rPr>
        <w:t xml:space="preserve"> , where </w:t>
      </w:r>
      <w:proofErr w:type="spellStart"/>
      <w:r w:rsidR="004C531A" w:rsidRPr="00496E2D">
        <w:rPr>
          <w:rFonts w:eastAsiaTheme="minorEastAsia" w:cstheme="minorHAnsi"/>
          <w:i/>
        </w:rPr>
        <w:t>b</w:t>
      </w:r>
      <w:r w:rsidR="004C531A" w:rsidRPr="00496E2D">
        <w:rPr>
          <w:rFonts w:eastAsiaTheme="minorEastAsia" w:cstheme="minorHAnsi"/>
          <w:vertAlign w:val="subscript"/>
        </w:rPr>
        <w:t>max</w:t>
      </w:r>
      <w:proofErr w:type="spellEnd"/>
      <w:r w:rsidR="004C531A" w:rsidRPr="00496E2D">
        <w:rPr>
          <w:rFonts w:eastAsiaTheme="minorEastAsia" w:cstheme="minorHAnsi"/>
        </w:rPr>
        <w:t xml:space="preserve"> is the actual trait of the current parent</w:t>
      </w:r>
      <w:r w:rsidR="0082632F">
        <w:rPr>
          <w:rFonts w:eastAsiaTheme="minorEastAsia" w:cstheme="minorHAnsi"/>
        </w:rPr>
        <w:t>,</w:t>
      </w:r>
      <w:r w:rsidR="004C531A"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004C531A" w:rsidRPr="00496E2D">
        <w:rPr>
          <w:rFonts w:cstheme="minorHAnsi"/>
        </w:rPr>
        <w:t xml:space="preserve"> is the current population mean</w:t>
      </w:r>
      <w:r w:rsidR="0082632F">
        <w:rPr>
          <w:rFonts w:cstheme="minorHAnsi"/>
        </w:rPr>
        <w:t xml:space="preserve">, and </w:t>
      </w:r>
      <w:r w:rsidR="0082632F" w:rsidRPr="0082632F">
        <w:rPr>
          <w:rFonts w:cstheme="minorHAnsi"/>
          <w:i/>
        </w:rPr>
        <w:t>h</w:t>
      </w:r>
      <w:r w:rsidR="0082632F" w:rsidRPr="0082632F">
        <w:rPr>
          <w:rFonts w:cstheme="minorHAnsi"/>
          <w:vertAlign w:val="superscript"/>
        </w:rPr>
        <w:t>2</w:t>
      </w:r>
      <w:r w:rsidR="0082632F">
        <w:rPr>
          <w:rFonts w:cstheme="minorHAnsi"/>
        </w:rPr>
        <w:t xml:space="preserve"> is narrow-sense heritability</w:t>
      </w:r>
      <w:r w:rsidR="004C531A" w:rsidRPr="00496E2D">
        <w:rPr>
          <w:rFonts w:cstheme="minorHAnsi"/>
        </w:rPr>
        <w:t>. The standard deviation of this distribution is given as</w:t>
      </w:r>
      <w:r w:rsidR="004C531A">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sidR="004C531A">
        <w:rPr>
          <w:rFonts w:eastAsiaTheme="minorEastAsia" w:cstheme="minorHAnsi"/>
        </w:rPr>
        <w:t>,</w:t>
      </w:r>
      <w:r w:rsidR="004C531A"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004C531A" w:rsidRPr="00496E2D">
        <w:rPr>
          <w:rFonts w:eastAsiaTheme="minorEastAsia" w:cstheme="minorHAnsi"/>
        </w:rPr>
        <w:t xml:space="preserve"> is the standard deviation in </w:t>
      </w:r>
      <w:proofErr w:type="spellStart"/>
      <w:r w:rsidR="004C531A" w:rsidRPr="00496E2D">
        <w:rPr>
          <w:rFonts w:eastAsiaTheme="minorEastAsia" w:cstheme="minorHAnsi"/>
          <w:i/>
          <w:iCs/>
        </w:rPr>
        <w:t>b</w:t>
      </w:r>
      <w:r w:rsidR="004C531A" w:rsidRPr="00496E2D">
        <w:rPr>
          <w:rFonts w:eastAsiaTheme="minorEastAsia" w:cstheme="minorHAnsi"/>
          <w:vertAlign w:val="subscript"/>
        </w:rPr>
        <w:t>max</w:t>
      </w:r>
      <w:proofErr w:type="spellEnd"/>
      <w:r w:rsidR="004C531A"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004C531A" w:rsidRPr="00496E2D">
        <w:rPr>
          <w:rFonts w:eastAsiaTheme="minorEastAsia" w:cstheme="minorHAnsi"/>
        </w:rPr>
        <w:t xml:space="preserve"> is the standard deviation in </w:t>
      </w:r>
      <w:proofErr w:type="spellStart"/>
      <w:r w:rsidR="004C531A" w:rsidRPr="00496E2D">
        <w:rPr>
          <w:rFonts w:eastAsiaTheme="minorEastAsia" w:cstheme="minorHAnsi"/>
          <w:i/>
          <w:iCs/>
        </w:rPr>
        <w:t>b</w:t>
      </w:r>
      <w:r w:rsidR="004C531A" w:rsidRPr="00496E2D">
        <w:rPr>
          <w:rFonts w:eastAsiaTheme="minorEastAsia" w:cstheme="minorHAnsi"/>
          <w:vertAlign w:val="subscript"/>
        </w:rPr>
        <w:t>max</w:t>
      </w:r>
      <w:proofErr w:type="spellEnd"/>
      <w:r w:rsidR="004C531A"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2D274C4E" w14:textId="77777777" w:rsidR="0038280C" w:rsidRDefault="0082632F">
      <w:pPr>
        <w:rPr>
          <w:rFonts w:cstheme="minorHAnsi"/>
        </w:rPr>
      </w:pPr>
      <w:r>
        <w:rPr>
          <w:rFonts w:cstheme="minorHAnsi"/>
        </w:rPr>
        <w:t xml:space="preserve">This rule is derived from the equation of the regression line in a parent-offspring regression </w:t>
      </w:r>
      <w:r>
        <w:rPr>
          <w:rFonts w:cstheme="minorHAnsi"/>
        </w:rPr>
        <w:fldChar w:fldCharType="begin"/>
      </w:r>
      <w:r w:rsidR="0080469A">
        <w:rPr>
          <w:rFonts w:cstheme="minorHAnsi"/>
        </w:rPr>
        <w:instrText xml:space="preserve"> ADDIN ZOTERO_ITEM CSL_CITATION {"citationID":"sGXt540H","properties":{"formattedCitation":"(2)","plainCitation":"(2)","noteIndex":0},"citationItems":[{"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rPr>
        <w:fldChar w:fldCharType="separate"/>
      </w:r>
      <w:r w:rsidR="0080469A" w:rsidRPr="0080469A">
        <w:rPr>
          <w:rFonts w:ascii="Calibri" w:hAnsi="Calibri" w:cs="Calibri"/>
        </w:rPr>
        <w:t>(2)</w:t>
      </w:r>
      <w:r>
        <w:rPr>
          <w:rFonts w:cstheme="minorHAnsi"/>
        </w:rPr>
        <w:fldChar w:fldCharType="end"/>
      </w:r>
      <w:ins w:id="2" w:author="Clay Cressler" w:date="2020-01-19T11:54:00Z">
        <w:r w:rsidR="003A3347">
          <w:rPr>
            <w:rFonts w:cstheme="minorHAnsi"/>
          </w:rPr>
          <w:t xml:space="preserve">. To verify that </w:t>
        </w:r>
      </w:ins>
      <w:del w:id="3" w:author="Clay Cressler" w:date="2020-01-19T11:54:00Z">
        <w:r w:rsidR="003A3347" w:rsidDel="003A3347">
          <w:rPr>
            <w:rFonts w:cstheme="minorHAnsi"/>
          </w:rPr>
          <w:delText>,</w:delText>
        </w:r>
        <w:r w:rsidDel="003A3347">
          <w:rPr>
            <w:rFonts w:cstheme="minorHAnsi"/>
          </w:rPr>
          <w:delText xml:space="preserve"> and</w:delText>
        </w:r>
      </w:del>
      <w:del w:id="4" w:author="Clay Cressler" w:date="2020-01-19T11:55:00Z">
        <w:r w:rsidDel="003A3347">
          <w:rPr>
            <w:rFonts w:cstheme="minorHAnsi"/>
          </w:rPr>
          <w:delText xml:space="preserve"> we tested whether </w:delText>
        </w:r>
      </w:del>
      <w:r>
        <w:rPr>
          <w:rFonts w:cstheme="minorHAnsi"/>
        </w:rPr>
        <w:t>the implementation of th</w:t>
      </w:r>
      <w:ins w:id="5" w:author="Clay Cressler" w:date="2020-01-19T11:55:00Z">
        <w:r w:rsidR="003A3347">
          <w:rPr>
            <w:rFonts w:cstheme="minorHAnsi"/>
          </w:rPr>
          <w:t>is</w:t>
        </w:r>
      </w:ins>
      <w:del w:id="6" w:author="Clay Cressler" w:date="2020-01-19T11:55:00Z">
        <w:r w:rsidDel="003A3347">
          <w:rPr>
            <w:rFonts w:cstheme="minorHAnsi"/>
          </w:rPr>
          <w:delText>ese</w:delText>
        </w:r>
      </w:del>
      <w:r>
        <w:rPr>
          <w:rFonts w:cstheme="minorHAnsi"/>
        </w:rPr>
        <w:t xml:space="preserve"> rule</w:t>
      </w:r>
      <w:del w:id="7" w:author="Clay Cressler" w:date="2020-01-19T11:55:00Z">
        <w:r w:rsidDel="003A3347">
          <w:rPr>
            <w:rFonts w:cstheme="minorHAnsi"/>
          </w:rPr>
          <w:delText>s</w:delText>
        </w:r>
      </w:del>
      <w:r>
        <w:rPr>
          <w:rFonts w:cstheme="minorHAnsi"/>
        </w:rPr>
        <w:t xml:space="preserve"> </w:t>
      </w:r>
      <w:ins w:id="8" w:author="Clay Cressler" w:date="2020-01-19T11:56:00Z">
        <w:r w:rsidR="003A3347">
          <w:rPr>
            <w:rFonts w:cstheme="minorHAnsi"/>
          </w:rPr>
          <w:t xml:space="preserve">in a GEM implementation </w:t>
        </w:r>
      </w:ins>
      <w:del w:id="9" w:author="Clay Cressler" w:date="2020-01-19T11:56:00Z">
        <w:r w:rsidDel="003A3347">
          <w:rPr>
            <w:rFonts w:cstheme="minorHAnsi"/>
          </w:rPr>
          <w:delText>re-</w:delText>
        </w:r>
      </w:del>
      <w:r>
        <w:rPr>
          <w:rFonts w:cstheme="minorHAnsi"/>
        </w:rPr>
        <w:t xml:space="preserve">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that matches what was set in the model</w:t>
      </w:r>
      <w:ins w:id="10" w:author="Clay Cressler" w:date="2020-01-19T11:56:00Z">
        <w:r w:rsidR="003A3347">
          <w:rPr>
            <w:rFonts w:cstheme="minorHAnsi"/>
          </w:rPr>
          <w:t xml:space="preserve">, </w:t>
        </w:r>
      </w:ins>
      <w:del w:id="11" w:author="Clay Cressler" w:date="2020-01-19T11:56:00Z">
        <w:r w:rsidDel="003A3347">
          <w:rPr>
            <w:rFonts w:cstheme="minorHAnsi"/>
          </w:rPr>
          <w:delText xml:space="preserve"> (</w:delText>
        </w:r>
        <w:r w:rsidRPr="0082632F" w:rsidDel="003A3347">
          <w:rPr>
            <w:rFonts w:cstheme="minorHAnsi"/>
            <w:i/>
          </w:rPr>
          <w:delText>h</w:delText>
        </w:r>
        <w:r w:rsidRPr="0082632F" w:rsidDel="003A3347">
          <w:rPr>
            <w:rFonts w:cstheme="minorHAnsi"/>
            <w:vertAlign w:val="superscript"/>
          </w:rPr>
          <w:delText>2</w:delText>
        </w:r>
        <w:r w:rsidDel="003A3347">
          <w:rPr>
            <w:rFonts w:cstheme="minorHAnsi"/>
          </w:rPr>
          <w:delText xml:space="preserve"> = ?)</w:delText>
        </w:r>
      </w:del>
      <w:ins w:id="12" w:author="Clay Cressler" w:date="2020-01-19T11:56:00Z">
        <w:r w:rsidR="003A3347">
          <w:rPr>
            <w:rFonts w:cstheme="minorHAnsi"/>
          </w:rPr>
          <w:t>w</w:t>
        </w:r>
      </w:ins>
      <w:del w:id="13" w:author="Clay Cressler" w:date="2020-01-19T11:56:00Z">
        <w:r w:rsidDel="003A3347">
          <w:rPr>
            <w:rFonts w:cstheme="minorHAnsi"/>
          </w:rPr>
          <w:delText>. W</w:delText>
        </w:r>
      </w:del>
      <w:r>
        <w:rPr>
          <w:rFonts w:cstheme="minorHAnsi"/>
        </w:rPr>
        <w:t xml:space="preserve">e </w:t>
      </w:r>
      <w:del w:id="14" w:author="Clay Cressler" w:date="2020-01-19T11:56:00Z">
        <w:r w:rsidDel="003A3347">
          <w:rPr>
            <w:rFonts w:cstheme="minorHAnsi"/>
          </w:rPr>
          <w:delText xml:space="preserve">did this by simply </w:delText>
        </w:r>
      </w:del>
      <w:r>
        <w:rPr>
          <w:rFonts w:cstheme="minorHAnsi"/>
        </w:rPr>
        <w:t>track</w:t>
      </w:r>
      <w:del w:id="15" w:author="Clay Cressler" w:date="2020-01-19T11:56:00Z">
        <w:r w:rsidDel="003A3347">
          <w:rPr>
            <w:rFonts w:cstheme="minorHAnsi"/>
          </w:rPr>
          <w:delText>ing</w:delText>
        </w:r>
      </w:del>
      <w:r>
        <w:rPr>
          <w:rFonts w:cstheme="minorHAnsi"/>
        </w:rPr>
        <w:t xml:space="preserve"> parent and offspring traits through </w:t>
      </w:r>
      <w:ins w:id="16" w:author="Clay Cressler" w:date="2020-01-19T11:56:00Z">
        <w:r w:rsidR="003A3347">
          <w:rPr>
            <w:rFonts w:cstheme="minorHAnsi"/>
          </w:rPr>
          <w:t xml:space="preserve">GEMs </w:t>
        </w:r>
      </w:ins>
      <w:ins w:id="17" w:author="Clay Cressler" w:date="2020-01-19T11:57:00Z">
        <w:r w:rsidR="003A3347">
          <w:rPr>
            <w:rFonts w:cstheme="minorHAnsi"/>
          </w:rPr>
          <w:t xml:space="preserve">initialized </w:t>
        </w:r>
      </w:ins>
      <w:ins w:id="18" w:author="Clay Cressler" w:date="2020-01-19T11:56:00Z">
        <w:r w:rsidR="003A3347">
          <w:rPr>
            <w:rFonts w:cstheme="minorHAnsi"/>
          </w:rPr>
          <w:t xml:space="preserve">with different </w:t>
        </w:r>
      </w:ins>
      <w:ins w:id="19" w:author="Clay Cressler" w:date="2020-01-19T11:57:00Z">
        <w:r w:rsidR="003A3347">
          <w:rPr>
            <w:rFonts w:cstheme="minorHAnsi"/>
            <w:i/>
            <w:iCs/>
          </w:rPr>
          <w:t>h</w:t>
        </w:r>
        <w:r w:rsidR="003A3347">
          <w:rPr>
            <w:rFonts w:cstheme="minorHAnsi"/>
            <w:i/>
            <w:iCs/>
            <w:vertAlign w:val="superscript"/>
          </w:rPr>
          <w:t>2</w:t>
        </w:r>
        <w:r w:rsidR="003A3347">
          <w:rPr>
            <w:rFonts w:cstheme="minorHAnsi"/>
          </w:rPr>
          <w:t xml:space="preserve"> </w:t>
        </w:r>
        <w:r w:rsidR="003A3347">
          <w:rPr>
            <w:rFonts w:eastAsiaTheme="minorEastAsia" w:cstheme="minorHAnsi"/>
          </w:rPr>
          <w:t>values</w:t>
        </w:r>
      </w:ins>
      <w:ins w:id="20" w:author="Clay Cressler" w:date="2020-01-19T12:18:00Z">
        <w:r w:rsidR="00A57C5B">
          <w:rPr>
            <w:rFonts w:eastAsiaTheme="minorEastAsia" w:cstheme="minorHAnsi"/>
          </w:rPr>
          <w:t xml:space="preserve"> (0.9, 0.7, 0.5, and 0</w:t>
        </w:r>
      </w:ins>
      <w:ins w:id="21" w:author="Clay Cressler" w:date="2020-01-19T12:19:00Z">
        <w:r w:rsidR="00A57C5B">
          <w:rPr>
            <w:rFonts w:eastAsiaTheme="minorEastAsia" w:cstheme="minorHAnsi"/>
          </w:rPr>
          <w:t>.3)</w:t>
        </w:r>
      </w:ins>
      <w:ins w:id="22" w:author="Clay Cressler" w:date="2020-01-19T11:57:00Z">
        <w:r w:rsidR="003A3347">
          <w:rPr>
            <w:rFonts w:eastAsiaTheme="minorEastAsia" w:cstheme="minorHAnsi"/>
          </w:rPr>
          <w:t xml:space="preserve">. </w:t>
        </w:r>
      </w:ins>
      <w:ins w:id="23" w:author="Clay Cressler" w:date="2020-01-19T11:58:00Z">
        <w:r w:rsidR="003A3347">
          <w:rPr>
            <w:rFonts w:eastAsiaTheme="minorEastAsia" w:cstheme="minorHAnsi"/>
          </w:rPr>
          <w:t xml:space="preserve">Using simple linear regression of offspring traits on parent traits, we verify that </w:t>
        </w:r>
      </w:ins>
      <w:del w:id="24" w:author="Clay Cressler" w:date="2020-01-19T11:56:00Z">
        <w:r w:rsidDel="003A3347">
          <w:rPr>
            <w:rFonts w:cstheme="minorHAnsi"/>
          </w:rPr>
          <w:delText>runs of the models</w:delText>
        </w:r>
      </w:del>
      <w:del w:id="25" w:author="Clay Cressler" w:date="2020-01-19T11:57:00Z">
        <w:r w:rsidDel="003A3347">
          <w:rPr>
            <w:rFonts w:cstheme="minorHAnsi"/>
          </w:rPr>
          <w:delText xml:space="preserve"> and then regressing </w:delText>
        </w:r>
      </w:del>
      <w:del w:id="26" w:author="Clay Cressler" w:date="2020-01-19T11:58:00Z">
        <w:r w:rsidDel="003A3347">
          <w:rPr>
            <w:rFonts w:cstheme="minorHAnsi"/>
          </w:rPr>
          <w:delText xml:space="preserve">offspring trait as a dependent variable onto parent trait as the independent variable, with </w:delText>
        </w:r>
      </w:del>
      <w:r>
        <w:rPr>
          <w:rFonts w:cstheme="minorHAnsi"/>
        </w:rPr>
        <w:t xml:space="preserve">the </w:t>
      </w:r>
      <w:ins w:id="27" w:author="Clay Cressler" w:date="2020-01-19T11:59:00Z">
        <w:r w:rsidR="003A3347">
          <w:rPr>
            <w:rFonts w:cstheme="minorHAnsi"/>
          </w:rPr>
          <w:t xml:space="preserve">estimated </w:t>
        </w:r>
        <w:r w:rsidR="003A3347">
          <w:rPr>
            <w:rFonts w:cstheme="minorHAnsi"/>
            <w:i/>
            <w:iCs/>
          </w:rPr>
          <w:t>h</w:t>
        </w:r>
        <w:r w:rsidR="003A3347">
          <w:rPr>
            <w:rFonts w:cstheme="minorHAnsi"/>
            <w:i/>
            <w:iCs/>
            <w:vertAlign w:val="superscript"/>
          </w:rPr>
          <w:t>2</w:t>
        </w:r>
        <w:r w:rsidR="003A3347">
          <w:rPr>
            <w:rFonts w:cstheme="minorHAnsi"/>
            <w:i/>
            <w:iCs/>
          </w:rPr>
          <w:t xml:space="preserve"> </w:t>
        </w:r>
        <w:r w:rsidR="003A3347">
          <w:rPr>
            <w:rFonts w:cstheme="minorHAnsi"/>
          </w:rPr>
          <w:t xml:space="preserve">(the </w:t>
        </w:r>
      </w:ins>
      <w:r>
        <w:rPr>
          <w:rFonts w:cstheme="minorHAnsi"/>
        </w:rPr>
        <w:t xml:space="preserve">slope of the </w:t>
      </w:r>
      <w:ins w:id="28" w:author="Clay Cressler" w:date="2020-01-19T11:59:00Z">
        <w:r w:rsidR="003A3347">
          <w:rPr>
            <w:rFonts w:cstheme="minorHAnsi"/>
          </w:rPr>
          <w:t xml:space="preserve">regression) remains close to the </w:t>
        </w:r>
      </w:ins>
      <w:ins w:id="29" w:author="Clay Cressler" w:date="2020-01-19T12:00:00Z">
        <w:r w:rsidR="003A3347">
          <w:rPr>
            <w:rFonts w:cstheme="minorHAnsi"/>
          </w:rPr>
          <w:t xml:space="preserve">expected </w:t>
        </w:r>
      </w:ins>
      <w:del w:id="30" w:author="Clay Cressler" w:date="2020-01-19T11:59:00Z">
        <w:r w:rsidDel="003A3347">
          <w:rPr>
            <w:rFonts w:cstheme="minorHAnsi"/>
          </w:rPr>
          <w:delText>line</w:delText>
        </w:r>
      </w:del>
      <w:del w:id="31" w:author="Clay Cressler" w:date="2020-01-19T12:00:00Z">
        <w:r w:rsidDel="003A3347">
          <w:rPr>
            <w:rFonts w:cstheme="minorHAnsi"/>
          </w:rPr>
          <w:delText xml:space="preserve"> being an estimate of</w:delText>
        </w:r>
      </w:del>
      <w:r>
        <w:rPr>
          <w:rFonts w:cstheme="minorHAnsi"/>
        </w:rPr>
        <w:t xml:space="preserve"> </w:t>
      </w:r>
      <w:r w:rsidRPr="0082632F">
        <w:rPr>
          <w:rFonts w:cstheme="minorHAnsi"/>
          <w:i/>
        </w:rPr>
        <w:t>h</w:t>
      </w:r>
      <w:r w:rsidRPr="0082632F">
        <w:rPr>
          <w:rFonts w:cstheme="minorHAnsi"/>
          <w:vertAlign w:val="superscript"/>
        </w:rPr>
        <w:t>2</w:t>
      </w:r>
      <w:ins w:id="32" w:author="Clay Cressler" w:date="2020-01-19T12:00:00Z">
        <w:r w:rsidR="003A3347">
          <w:rPr>
            <w:rFonts w:cstheme="minorHAnsi"/>
          </w:rPr>
          <w:t xml:space="preserve"> (Fig. S</w:t>
        </w:r>
      </w:ins>
      <w:ins w:id="33" w:author="Clay Cressler" w:date="2020-01-19T12:19:00Z">
        <w:r w:rsidR="00A57C5B">
          <w:rPr>
            <w:rFonts w:cstheme="minorHAnsi"/>
          </w:rPr>
          <w:t>1-S4</w:t>
        </w:r>
      </w:ins>
      <w:ins w:id="34" w:author="Clay Cressler" w:date="2020-01-19T12:00:00Z">
        <w:r w:rsidR="003A3347">
          <w:rPr>
            <w:rFonts w:cstheme="minorHAnsi"/>
          </w:rPr>
          <w:t>).</w:t>
        </w:r>
      </w:ins>
      <w:del w:id="35" w:author="Clay Cressler" w:date="2020-01-19T12:00:00Z">
        <w:r w:rsidDel="003A3347">
          <w:rPr>
            <w:rFonts w:cstheme="minorHAnsi"/>
          </w:rPr>
          <w:delText>.</w:delText>
        </w:r>
      </w:del>
    </w:p>
    <w:p w14:paraId="57A708BA" w14:textId="77777777" w:rsidR="0082632F" w:rsidDel="00203CC9" w:rsidRDefault="0082632F">
      <w:pPr>
        <w:rPr>
          <w:del w:id="36" w:author="Clay Cressler" w:date="2020-01-19T12:26:00Z"/>
          <w:rFonts w:cstheme="minorHAnsi"/>
        </w:rPr>
      </w:pPr>
      <w:r>
        <w:rPr>
          <w:rFonts w:cstheme="minorHAnsi"/>
        </w:rPr>
        <w:t xml:space="preserve">Over </w:t>
      </w:r>
      <w:ins w:id="37" w:author="Clay Cressler" w:date="2020-01-19T12:20:00Z">
        <w:r w:rsidR="00A57C5B">
          <w:rPr>
            <w:rFonts w:cstheme="minorHAnsi"/>
          </w:rPr>
          <w:t>any short interval of time in a GEM run</w:t>
        </w:r>
      </w:ins>
      <w:del w:id="38" w:author="Clay Cressler" w:date="2020-01-19T12:20:00Z">
        <w:r w:rsidDel="00A57C5B">
          <w:rPr>
            <w:rFonts w:cstheme="minorHAnsi"/>
          </w:rPr>
          <w:delText>short runs</w:delText>
        </w:r>
      </w:del>
      <w:r>
        <w:rPr>
          <w:rFonts w:cstheme="minorHAnsi"/>
        </w:rPr>
        <w:t xml:space="preserve">, </w:t>
      </w:r>
      <w:del w:id="39" w:author="Clay Cressler" w:date="2020-01-19T12:20:00Z">
        <w:r w:rsidDel="00A57C5B">
          <w:rPr>
            <w:rFonts w:cstheme="minorHAnsi"/>
          </w:rPr>
          <w:delText xml:space="preserve">this approach indicates </w:delText>
        </w:r>
      </w:del>
      <w:r>
        <w:rPr>
          <w:rFonts w:cstheme="minorHAnsi"/>
        </w:rPr>
        <w:t xml:space="preserve">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This is also expected</w:t>
      </w:r>
      <w:commentRangeStart w:id="40"/>
      <w:r>
        <w:rPr>
          <w:rFonts w:cstheme="minorHAnsi"/>
        </w:rPr>
        <w:t xml:space="preserve">, as the mid-points of parent traits and offspring traits should be </w:t>
      </w:r>
      <w:del w:id="41" w:author="Clay Cressler" w:date="2020-01-19T12:22:00Z">
        <w:r w:rsidDel="00A57C5B">
          <w:rPr>
            <w:rFonts w:cstheme="minorHAnsi"/>
          </w:rPr>
          <w:delText xml:space="preserve">the </w:delText>
        </w:r>
      </w:del>
      <w:r>
        <w:rPr>
          <w:rFonts w:cstheme="minorHAnsi"/>
        </w:rPr>
        <w:t>equal</w:t>
      </w:r>
      <w:commentRangeEnd w:id="40"/>
      <w:r w:rsidR="00A57C5B">
        <w:rPr>
          <w:rStyle w:val="CommentReference"/>
        </w:rPr>
        <w:commentReference w:id="40"/>
      </w:r>
      <w:r>
        <w:rPr>
          <w:rFonts w:cstheme="minorHAnsi"/>
        </w:rPr>
        <w:t xml:space="preserve">, parent-offspring regressions should be centered on a 1:1 line. Over time, mean traits evolve, moving the parent-offspring relationship along the 1:1 line and generating an apparent </w:t>
      </w:r>
      <w:r w:rsidRPr="0082632F">
        <w:rPr>
          <w:rFonts w:cstheme="minorHAnsi"/>
          <w:i/>
        </w:rPr>
        <w:t>h</w:t>
      </w:r>
      <w:r w:rsidRPr="0082632F">
        <w:rPr>
          <w:rFonts w:cstheme="minorHAnsi"/>
          <w:vertAlign w:val="superscript"/>
        </w:rPr>
        <w:t>2</w:t>
      </w:r>
      <w:r>
        <w:rPr>
          <w:rFonts w:cstheme="minorHAnsi"/>
        </w:rPr>
        <w:t xml:space="preserve"> near one. </w:t>
      </w:r>
      <w:del w:id="42" w:author="Clay Cressler" w:date="2020-01-19T12:26:00Z">
        <w:r w:rsidDel="00203CC9">
          <w:rPr>
            <w:rFonts w:cstheme="minorHAnsi"/>
          </w:rPr>
          <w:delText>This result reinforces the idea that heritability must be estimated at points in time where observations are drawn from the same distribution and not combined over time.</w:delText>
        </w:r>
      </w:del>
    </w:p>
    <w:p w14:paraId="3E06B0D8" w14:textId="77777777" w:rsidR="0082632F" w:rsidRDefault="0082632F">
      <w:pPr>
        <w:rPr>
          <w:rFonts w:cstheme="minorHAnsi"/>
        </w:rPr>
      </w:pPr>
    </w:p>
    <w:p w14:paraId="21BB302D" w14:textId="77777777" w:rsidR="0080469A" w:rsidRPr="0080469A" w:rsidRDefault="0080469A" w:rsidP="0080469A">
      <w:pPr>
        <w:pStyle w:val="Bibliography"/>
        <w:rPr>
          <w:rFonts w:ascii="Calibri" w:hAnsi="Calibri" w:cs="Calibri"/>
        </w:rPr>
      </w:pPr>
      <w:r>
        <w:fldChar w:fldCharType="begin"/>
      </w:r>
      <w:r>
        <w:instrText xml:space="preserve"> ADDIN ZOTERO_BIBL {"uncited":[],"omitted":[],"custom":[]} CSL_BIBLIOGRAPHY </w:instrText>
      </w:r>
      <w:r>
        <w:fldChar w:fldCharType="separate"/>
      </w:r>
      <w:r w:rsidRPr="0080469A">
        <w:rPr>
          <w:rFonts w:ascii="Calibri" w:hAnsi="Calibri" w:cs="Calibri"/>
        </w:rPr>
        <w:t xml:space="preserve">1. </w:t>
      </w:r>
      <w:r w:rsidRPr="0080469A">
        <w:rPr>
          <w:rFonts w:ascii="Calibri" w:hAnsi="Calibri" w:cs="Calibri"/>
        </w:rPr>
        <w:tab/>
        <w:t xml:space="preserve">J. P. DeLong, T. M. Luhring, Size-dependent predation and correlated life history traits alter eco-evolutionary dynamics and selection for faster individual growth. </w:t>
      </w:r>
      <w:r w:rsidRPr="0080469A">
        <w:rPr>
          <w:rFonts w:ascii="Calibri" w:hAnsi="Calibri" w:cs="Calibri"/>
          <w:i/>
          <w:iCs/>
        </w:rPr>
        <w:t>Popul Ecol</w:t>
      </w:r>
      <w:r w:rsidRPr="0080469A">
        <w:rPr>
          <w:rFonts w:ascii="Calibri" w:hAnsi="Calibri" w:cs="Calibri"/>
        </w:rPr>
        <w:t xml:space="preserve"> </w:t>
      </w:r>
      <w:r w:rsidRPr="0080469A">
        <w:rPr>
          <w:rFonts w:ascii="Calibri" w:hAnsi="Calibri" w:cs="Calibri"/>
          <w:b/>
          <w:bCs/>
        </w:rPr>
        <w:t>60</w:t>
      </w:r>
      <w:r w:rsidRPr="0080469A">
        <w:rPr>
          <w:rFonts w:ascii="Calibri" w:hAnsi="Calibri" w:cs="Calibri"/>
        </w:rPr>
        <w:t>, 9–20 (2018).</w:t>
      </w:r>
    </w:p>
    <w:p w14:paraId="253402CB" w14:textId="77777777" w:rsidR="0080469A" w:rsidRPr="0080469A" w:rsidRDefault="0080469A" w:rsidP="0080469A">
      <w:pPr>
        <w:pStyle w:val="Bibliography"/>
        <w:rPr>
          <w:rFonts w:ascii="Calibri" w:hAnsi="Calibri" w:cs="Calibri"/>
        </w:rPr>
      </w:pPr>
      <w:r w:rsidRPr="0080469A">
        <w:rPr>
          <w:rFonts w:ascii="Calibri" w:hAnsi="Calibri" w:cs="Calibri"/>
        </w:rPr>
        <w:t xml:space="preserve">2. </w:t>
      </w:r>
      <w:r w:rsidRPr="0080469A">
        <w:rPr>
          <w:rFonts w:ascii="Calibri" w:hAnsi="Calibri" w:cs="Calibri"/>
        </w:rPr>
        <w:tab/>
        <w:t xml:space="preserve">J. P. DeLong, J. Belmaker, Ecological pleiotropy and indirect effects alter the potential for evolutionary rescue. </w:t>
      </w:r>
      <w:r w:rsidRPr="0080469A">
        <w:rPr>
          <w:rFonts w:ascii="Calibri" w:hAnsi="Calibri" w:cs="Calibri"/>
          <w:i/>
          <w:iCs/>
        </w:rPr>
        <w:t>Evolutionary Applications</w:t>
      </w:r>
      <w:r w:rsidRPr="0080469A">
        <w:rPr>
          <w:rFonts w:ascii="Calibri" w:hAnsi="Calibri" w:cs="Calibri"/>
        </w:rPr>
        <w:t xml:space="preserve"> </w:t>
      </w:r>
      <w:r w:rsidRPr="0080469A">
        <w:rPr>
          <w:rFonts w:ascii="Calibri" w:hAnsi="Calibri" w:cs="Calibri"/>
          <w:b/>
          <w:bCs/>
        </w:rPr>
        <w:t>12</w:t>
      </w:r>
      <w:r w:rsidRPr="0080469A">
        <w:rPr>
          <w:rFonts w:ascii="Calibri" w:hAnsi="Calibri" w:cs="Calibri"/>
        </w:rPr>
        <w:t>, 636–654 (2019).</w:t>
      </w:r>
    </w:p>
    <w:p w14:paraId="575BF46B" w14:textId="77777777" w:rsidR="00203CC9" w:rsidRDefault="0080469A">
      <w:r>
        <w:fldChar w:fldCharType="end"/>
      </w:r>
    </w:p>
    <w:p w14:paraId="7DBCA26E" w14:textId="77777777" w:rsidR="00203CC9" w:rsidRDefault="00203CC9"/>
    <w:p w14:paraId="48B055F0" w14:textId="77777777" w:rsidR="00203CC9" w:rsidRDefault="00203CC9"/>
    <w:p w14:paraId="2FDDBB52" w14:textId="77777777" w:rsidR="00203CC9" w:rsidRDefault="00203CC9"/>
    <w:p w14:paraId="6867F82D" w14:textId="77777777" w:rsidR="00203CC9" w:rsidRDefault="00203CC9"/>
    <w:p w14:paraId="77A8C9CF" w14:textId="77777777" w:rsidR="00203CC9" w:rsidRDefault="00203CC9"/>
    <w:p w14:paraId="215306E2" w14:textId="77777777" w:rsidR="00203CC9" w:rsidRDefault="00203CC9"/>
    <w:p w14:paraId="093BC92C" w14:textId="77777777" w:rsidR="00203CC9" w:rsidRDefault="00203CC9">
      <w:bookmarkStart w:id="43" w:name="_GoBack"/>
      <w:r>
        <w:rPr>
          <w:noProof/>
        </w:rPr>
        <w:lastRenderedPageBreak/>
        <w:drawing>
          <wp:inline distT="0" distB="0" distL="0" distR="0" wp14:anchorId="0CF650F3" wp14:editId="608C28F5">
            <wp:extent cx="5760720" cy="70408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bookmarkEnd w:id="43"/>
    </w:p>
    <w:p w14:paraId="55A151E2" w14:textId="77777777" w:rsidR="00203CC9" w:rsidRDefault="00203CC9">
      <w:r>
        <w:t xml:space="preserve">Fig. S1. Parent-offspring regressions through time when </w:t>
      </w:r>
      <w:r>
        <w:rPr>
          <w:i/>
          <w:iCs/>
        </w:rPr>
        <w:t>h</w:t>
      </w:r>
      <w:r>
        <w:rPr>
          <w:i/>
          <w:iCs/>
          <w:vertAlign w:val="superscript"/>
        </w:rPr>
        <w:t>2</w:t>
      </w:r>
      <w:r>
        <w:t xml:space="preserve"> = 0.9.</w:t>
      </w:r>
    </w:p>
    <w:p w14:paraId="28CF2E15" w14:textId="77777777" w:rsidR="00203CC9" w:rsidRDefault="00203CC9"/>
    <w:p w14:paraId="2F27B372" w14:textId="77777777" w:rsidR="00203CC9" w:rsidRDefault="00203CC9"/>
    <w:p w14:paraId="211BF1C2" w14:textId="77777777" w:rsidR="00203CC9" w:rsidRDefault="00203CC9"/>
    <w:p w14:paraId="4816750B" w14:textId="77777777" w:rsidR="00203CC9" w:rsidRDefault="00203CC9">
      <w:pPr>
        <w:rPr>
          <w:noProof/>
        </w:rPr>
      </w:pPr>
      <w:r>
        <w:rPr>
          <w:noProof/>
        </w:rPr>
        <w:lastRenderedPageBreak/>
        <w:drawing>
          <wp:inline distT="0" distB="0" distL="0" distR="0" wp14:anchorId="7C0C1F0F" wp14:editId="78107D67">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20951179" w14:textId="77777777" w:rsidR="00203CC9" w:rsidRDefault="00203CC9" w:rsidP="00203CC9">
      <w:pPr>
        <w:tabs>
          <w:tab w:val="left" w:pos="7673"/>
        </w:tabs>
      </w:pPr>
      <w:r>
        <w:tab/>
      </w:r>
    </w:p>
    <w:p w14:paraId="11CC06B5" w14:textId="77777777" w:rsidR="00203CC9" w:rsidRPr="00203CC9" w:rsidRDefault="00203CC9" w:rsidP="00203CC9">
      <w:r>
        <w:t>Fig. S</w:t>
      </w:r>
      <w:r>
        <w:t>2</w:t>
      </w:r>
      <w:r>
        <w:t xml:space="preserve">. Parent-offspring regressions through time when </w:t>
      </w:r>
      <w:r>
        <w:rPr>
          <w:i/>
          <w:iCs/>
        </w:rPr>
        <w:t>h</w:t>
      </w:r>
      <w:r>
        <w:rPr>
          <w:i/>
          <w:iCs/>
          <w:vertAlign w:val="superscript"/>
        </w:rPr>
        <w:t>2</w:t>
      </w:r>
      <w:r>
        <w:t xml:space="preserve"> = 0.</w:t>
      </w:r>
      <w:r>
        <w:t>7</w:t>
      </w:r>
      <w:r>
        <w:t>.</w:t>
      </w:r>
    </w:p>
    <w:p w14:paraId="5B2A06A0" w14:textId="77777777" w:rsidR="00203CC9" w:rsidRDefault="00203CC9" w:rsidP="00203CC9">
      <w:pPr>
        <w:tabs>
          <w:tab w:val="left" w:pos="7673"/>
        </w:tabs>
      </w:pPr>
    </w:p>
    <w:p w14:paraId="764CFCCA" w14:textId="77777777" w:rsidR="00203CC9" w:rsidRDefault="00203CC9" w:rsidP="00203CC9">
      <w:pPr>
        <w:tabs>
          <w:tab w:val="left" w:pos="7673"/>
        </w:tabs>
      </w:pPr>
    </w:p>
    <w:p w14:paraId="028ADB54" w14:textId="77777777" w:rsidR="00203CC9" w:rsidRDefault="00203CC9" w:rsidP="00203CC9">
      <w:pPr>
        <w:tabs>
          <w:tab w:val="left" w:pos="7673"/>
        </w:tabs>
      </w:pPr>
      <w:r>
        <w:rPr>
          <w:noProof/>
        </w:rPr>
        <w:lastRenderedPageBreak/>
        <w:drawing>
          <wp:inline distT="0" distB="0" distL="0" distR="0" wp14:anchorId="2BA7DB78" wp14:editId="619B5898">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240CE86E" w14:textId="77777777" w:rsidR="00203CC9" w:rsidRDefault="00203CC9" w:rsidP="00203CC9">
      <w:pPr>
        <w:tabs>
          <w:tab w:val="left" w:pos="7673"/>
        </w:tabs>
      </w:pPr>
    </w:p>
    <w:p w14:paraId="1E3D7F4F" w14:textId="77777777" w:rsidR="00203CC9" w:rsidRPr="00203CC9" w:rsidRDefault="00203CC9" w:rsidP="00203CC9">
      <w:r>
        <w:t>Fig. S</w:t>
      </w:r>
      <w:r>
        <w:t>3</w:t>
      </w:r>
      <w:r>
        <w:t xml:space="preserve">. Parent-offspring regressions through time when </w:t>
      </w:r>
      <w:r>
        <w:rPr>
          <w:i/>
          <w:iCs/>
        </w:rPr>
        <w:t>h</w:t>
      </w:r>
      <w:r>
        <w:rPr>
          <w:i/>
          <w:iCs/>
          <w:vertAlign w:val="superscript"/>
        </w:rPr>
        <w:t>2</w:t>
      </w:r>
      <w:r>
        <w:t xml:space="preserve"> = 0.</w:t>
      </w:r>
      <w:r>
        <w:t>5</w:t>
      </w:r>
      <w:r>
        <w:t>.</w:t>
      </w:r>
    </w:p>
    <w:p w14:paraId="3849BEC9" w14:textId="77777777" w:rsidR="00203CC9" w:rsidRDefault="00203CC9" w:rsidP="00203CC9">
      <w:pPr>
        <w:tabs>
          <w:tab w:val="left" w:pos="7673"/>
        </w:tabs>
      </w:pPr>
    </w:p>
    <w:p w14:paraId="0028EAA2" w14:textId="77777777" w:rsidR="00203CC9" w:rsidRDefault="00203CC9" w:rsidP="00203CC9">
      <w:pPr>
        <w:tabs>
          <w:tab w:val="left" w:pos="7673"/>
        </w:tabs>
      </w:pPr>
    </w:p>
    <w:p w14:paraId="3CBDF283" w14:textId="77777777" w:rsidR="00203CC9" w:rsidRDefault="00203CC9" w:rsidP="00203CC9">
      <w:pPr>
        <w:tabs>
          <w:tab w:val="left" w:pos="7673"/>
        </w:tabs>
      </w:pPr>
      <w:r>
        <w:rPr>
          <w:noProof/>
        </w:rPr>
        <w:lastRenderedPageBreak/>
        <w:drawing>
          <wp:inline distT="0" distB="0" distL="0" distR="0" wp14:anchorId="1FA29C6F" wp14:editId="3C58004D">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5E0D6521" w14:textId="77777777" w:rsidR="00203CC9" w:rsidRDefault="00203CC9" w:rsidP="00203CC9">
      <w:pPr>
        <w:tabs>
          <w:tab w:val="left" w:pos="7673"/>
        </w:tabs>
      </w:pPr>
    </w:p>
    <w:p w14:paraId="42ED8D89" w14:textId="77777777" w:rsidR="00203CC9" w:rsidRPr="00203CC9" w:rsidRDefault="00203CC9" w:rsidP="00203CC9">
      <w:r>
        <w:t>Fig. S</w:t>
      </w:r>
      <w:r>
        <w:t>4</w:t>
      </w:r>
      <w:r>
        <w:t xml:space="preserve">. Parent-offspring regressions through time when </w:t>
      </w:r>
      <w:r>
        <w:rPr>
          <w:i/>
          <w:iCs/>
        </w:rPr>
        <w:t>h</w:t>
      </w:r>
      <w:r>
        <w:rPr>
          <w:i/>
          <w:iCs/>
          <w:vertAlign w:val="superscript"/>
        </w:rPr>
        <w:t>2</w:t>
      </w:r>
      <w:r>
        <w:t xml:space="preserve"> = 0.</w:t>
      </w:r>
      <w:r>
        <w:t>3</w:t>
      </w:r>
      <w:r>
        <w:t>.</w:t>
      </w:r>
    </w:p>
    <w:p w14:paraId="2E5BA5D9" w14:textId="77777777" w:rsidR="00203CC9" w:rsidRPr="00203CC9" w:rsidRDefault="00203CC9" w:rsidP="00203CC9">
      <w:pPr>
        <w:tabs>
          <w:tab w:val="left" w:pos="7673"/>
        </w:tabs>
      </w:pPr>
    </w:p>
    <w:sectPr w:rsidR="00203CC9" w:rsidRPr="00203CC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Clay Cressler" w:date="2020-01-19T12:23:00Z" w:initials="CC">
    <w:p w14:paraId="0797E23B" w14:textId="77777777" w:rsidR="00203CC9" w:rsidRDefault="00A57C5B">
      <w:pPr>
        <w:pStyle w:val="CommentText"/>
      </w:pPr>
      <w:r>
        <w:rPr>
          <w:rStyle w:val="CommentReference"/>
        </w:rPr>
        <w:annotationRef/>
      </w:r>
      <w:r>
        <w:t xml:space="preserve">Is there another way to say this? It’s not obvious what you mean, and it isn’t stated this way in any of  </w:t>
      </w:r>
    </w:p>
    <w:p w14:paraId="68CE9566" w14:textId="77777777" w:rsidR="00A57C5B" w:rsidRDefault="00A57C5B">
      <w:pPr>
        <w:pStyle w:val="CommentText"/>
      </w:pPr>
      <w:r>
        <w:t>the paragraphs above</w:t>
      </w:r>
      <w:r w:rsidR="00203CC9">
        <w:t xml:space="preserve">. </w:t>
      </w:r>
    </w:p>
    <w:p w14:paraId="58464B16" w14:textId="77777777" w:rsidR="00203CC9" w:rsidRDefault="00203CC9">
      <w:pPr>
        <w:pStyle w:val="CommentText"/>
      </w:pPr>
    </w:p>
    <w:p w14:paraId="1BBB6D73" w14:textId="77777777" w:rsidR="00203CC9" w:rsidRPr="00203CC9" w:rsidRDefault="00203CC9">
      <w:pPr>
        <w:pStyle w:val="CommentText"/>
      </w:pPr>
      <w:r>
        <w:t xml:space="preserve">Another way to say this is that, “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BB6D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BB6D73" w16cid:durableId="21CEC8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531A"/>
    <w:rsid w:val="00203CC9"/>
    <w:rsid w:val="00327D69"/>
    <w:rsid w:val="0038280C"/>
    <w:rsid w:val="003A3347"/>
    <w:rsid w:val="004C531A"/>
    <w:rsid w:val="0080469A"/>
    <w:rsid w:val="0082632F"/>
    <w:rsid w:val="0085215C"/>
    <w:rsid w:val="00A57C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3A314"/>
  <w15:chartTrackingRefBased/>
  <w15:docId w15:val="{B518A3EF-E601-4F2E-A07D-D204A5E5D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4C531A"/>
    <w:rPr>
      <w:sz w:val="16"/>
      <w:szCs w:val="16"/>
    </w:rPr>
  </w:style>
  <w:style w:type="character" w:customStyle="1" w:styleId="CommentTextChar">
    <w:name w:val="Comment Text Char"/>
    <w:basedOn w:val="DefaultParagraphFont"/>
    <w:link w:val="CommentText"/>
    <w:uiPriority w:val="99"/>
    <w:semiHidden/>
    <w:qFormat/>
    <w:rsid w:val="004C531A"/>
    <w:rPr>
      <w:sz w:val="20"/>
      <w:szCs w:val="20"/>
    </w:rPr>
  </w:style>
  <w:style w:type="paragraph" w:styleId="CommentText">
    <w:name w:val="annotation text"/>
    <w:basedOn w:val="Normal"/>
    <w:link w:val="CommentTextChar"/>
    <w:uiPriority w:val="99"/>
    <w:semiHidden/>
    <w:unhideWhenUsed/>
    <w:qFormat/>
    <w:rsid w:val="004C531A"/>
    <w:pPr>
      <w:spacing w:after="80" w:line="240" w:lineRule="auto"/>
    </w:pPr>
    <w:rPr>
      <w:sz w:val="20"/>
      <w:szCs w:val="20"/>
    </w:rPr>
  </w:style>
  <w:style w:type="character" w:customStyle="1" w:styleId="CommentTextChar1">
    <w:name w:val="Comment Text Char1"/>
    <w:basedOn w:val="DefaultParagraphFont"/>
    <w:uiPriority w:val="99"/>
    <w:semiHidden/>
    <w:rsid w:val="004C531A"/>
    <w:rPr>
      <w:sz w:val="20"/>
      <w:szCs w:val="20"/>
    </w:rPr>
  </w:style>
  <w:style w:type="paragraph" w:styleId="BalloonText">
    <w:name w:val="Balloon Text"/>
    <w:basedOn w:val="Normal"/>
    <w:link w:val="BalloonTextChar"/>
    <w:uiPriority w:val="99"/>
    <w:semiHidden/>
    <w:unhideWhenUsed/>
    <w:rsid w:val="004C53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31A"/>
    <w:rPr>
      <w:rFonts w:ascii="Segoe UI" w:hAnsi="Segoe UI" w:cs="Segoe UI"/>
      <w:sz w:val="18"/>
      <w:szCs w:val="18"/>
    </w:rPr>
  </w:style>
  <w:style w:type="paragraph" w:styleId="Bibliography">
    <w:name w:val="Bibliography"/>
    <w:basedOn w:val="Normal"/>
    <w:next w:val="Normal"/>
    <w:uiPriority w:val="37"/>
    <w:unhideWhenUsed/>
    <w:rsid w:val="0080469A"/>
    <w:pPr>
      <w:tabs>
        <w:tab w:val="left" w:pos="384"/>
      </w:tabs>
      <w:spacing w:after="240" w:line="240" w:lineRule="auto"/>
      <w:ind w:left="384" w:hanging="384"/>
    </w:pPr>
  </w:style>
  <w:style w:type="character" w:styleId="PlaceholderText">
    <w:name w:val="Placeholder Text"/>
    <w:basedOn w:val="DefaultParagraphFont"/>
    <w:uiPriority w:val="99"/>
    <w:semiHidden/>
    <w:rsid w:val="003A3347"/>
    <w:rPr>
      <w:color w:val="808080"/>
    </w:rPr>
  </w:style>
  <w:style w:type="paragraph" w:styleId="CommentSubject">
    <w:name w:val="annotation subject"/>
    <w:basedOn w:val="CommentText"/>
    <w:next w:val="CommentText"/>
    <w:link w:val="CommentSubjectChar"/>
    <w:uiPriority w:val="99"/>
    <w:semiHidden/>
    <w:unhideWhenUsed/>
    <w:rsid w:val="00A57C5B"/>
    <w:pPr>
      <w:spacing w:after="160"/>
    </w:pPr>
    <w:rPr>
      <w:b/>
      <w:bCs/>
    </w:rPr>
  </w:style>
  <w:style w:type="character" w:customStyle="1" w:styleId="CommentSubjectChar">
    <w:name w:val="Comment Subject Char"/>
    <w:basedOn w:val="CommentTextChar"/>
    <w:link w:val="CommentSubject"/>
    <w:uiPriority w:val="99"/>
    <w:semiHidden/>
    <w:rsid w:val="00A57C5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iff"/><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4.tiff"/><Relationship Id="rId4" Type="http://schemas.openxmlformats.org/officeDocument/2006/relationships/comments" Target="comment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5</Pages>
  <Words>1665</Words>
  <Characters>949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11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2</cp:revision>
  <dcterms:created xsi:type="dcterms:W3CDTF">2020-01-19T18:32:00Z</dcterms:created>
  <dcterms:modified xsi:type="dcterms:W3CDTF">2020-01-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lDINfXCC"/&gt;&lt;style id="http://www.zotero.org/styles/pnas" hasBibliography="1" bibliographyStyleHasBeenSet="1"/&gt;&lt;prefs&gt;&lt;pref name="fieldType" value="Field"/&gt;&lt;/prefs&gt;&lt;/data&gt;</vt:lpwstr>
  </property>
</Properties>
</file>